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020F68" w14:textId="33E89703" w:rsidR="002C446F" w:rsidRPr="00000A59" w:rsidRDefault="0045205D">
      <w:r w:rsidRPr="0045205D">
        <w:drawing>
          <wp:inline distT="0" distB="0" distL="0" distR="0" wp14:anchorId="2E89C1E6" wp14:editId="058AABAC">
            <wp:extent cx="5692140" cy="8863330"/>
            <wp:effectExtent l="0" t="0" r="381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2140" cy="8863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14D41" w14:textId="3BF1A4E4" w:rsidR="000233D4" w:rsidRPr="00631E4B" w:rsidRDefault="004A095E">
      <w:pPr>
        <w:rPr>
          <w:rFonts w:ascii="Times New Roman" w:eastAsia="Times New Roman" w:hAnsi="Times New Roman" w:cs="Times New Roman"/>
          <w:szCs w:val="24"/>
          <w:lang w:val="en-GB" w:eastAsia="en-GB"/>
        </w:rPr>
      </w:pPr>
      <w:r w:rsidRPr="00631E4B">
        <w:rPr>
          <w:rFonts w:ascii="Times New Roman" w:eastAsia="Times New Roman" w:hAnsi="Times New Roman" w:cs="Times New Roman"/>
          <w:szCs w:val="24"/>
          <w:lang w:val="en-GB" w:eastAsia="en-GB"/>
        </w:rPr>
        <w:lastRenderedPageBreak/>
        <w:t>Table</w:t>
      </w:r>
      <w:r w:rsidR="00631E4B" w:rsidRPr="00631E4B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 </w:t>
      </w:r>
      <w:r w:rsidR="00E159A3" w:rsidRPr="00631E4B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S1. </w:t>
      </w:r>
      <w:r w:rsidR="00F97539" w:rsidRPr="00631E4B">
        <w:rPr>
          <w:rFonts w:ascii="Times New Roman" w:eastAsia="Times New Roman" w:hAnsi="Times New Roman" w:cs="Times New Roman"/>
          <w:szCs w:val="24"/>
          <w:lang w:val="en-GB" w:eastAsia="en-GB"/>
        </w:rPr>
        <w:t>Sequences used for phylogenetic analysis as shown in Fig</w:t>
      </w:r>
      <w:r w:rsidR="00E159A3" w:rsidRPr="00631E4B">
        <w:rPr>
          <w:rFonts w:ascii="Times New Roman" w:eastAsia="Times New Roman" w:hAnsi="Times New Roman" w:cs="Times New Roman"/>
          <w:szCs w:val="24"/>
          <w:lang w:val="en-GB" w:eastAsia="en-GB"/>
        </w:rPr>
        <w:t>.2</w:t>
      </w:r>
      <w:r w:rsidR="00F97539" w:rsidRPr="00631E4B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. </w:t>
      </w:r>
      <w:r w:rsidR="000233D4" w:rsidRPr="00631E4B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Reference </w:t>
      </w:r>
      <w:r w:rsidR="00000A59" w:rsidRPr="00631E4B">
        <w:rPr>
          <w:rFonts w:ascii="Times New Roman" w:eastAsia="Times New Roman" w:hAnsi="Times New Roman" w:cs="Times New Roman"/>
          <w:szCs w:val="24"/>
          <w:lang w:val="en-GB" w:eastAsia="en-GB"/>
        </w:rPr>
        <w:t>sequences (n=</w:t>
      </w:r>
      <w:r w:rsidR="00DB3CB1">
        <w:rPr>
          <w:rFonts w:ascii="Times New Roman" w:eastAsia="Times New Roman" w:hAnsi="Times New Roman" w:cs="Times New Roman"/>
          <w:szCs w:val="24"/>
          <w:lang w:val="en-GB" w:eastAsia="en-GB"/>
        </w:rPr>
        <w:t>75</w:t>
      </w:r>
      <w:r w:rsidR="00000A59" w:rsidRPr="00631E4B">
        <w:rPr>
          <w:rFonts w:ascii="Times New Roman" w:eastAsia="Times New Roman" w:hAnsi="Times New Roman" w:cs="Times New Roman"/>
          <w:szCs w:val="24"/>
          <w:lang w:val="en-GB" w:eastAsia="en-GB"/>
        </w:rPr>
        <w:t>) in clades A, B, and C of MERS-</w:t>
      </w:r>
      <w:proofErr w:type="spellStart"/>
      <w:r w:rsidR="00000A59" w:rsidRPr="00631E4B">
        <w:rPr>
          <w:rFonts w:ascii="Times New Roman" w:eastAsia="Times New Roman" w:hAnsi="Times New Roman" w:cs="Times New Roman"/>
          <w:szCs w:val="24"/>
          <w:lang w:val="en-GB" w:eastAsia="en-GB"/>
        </w:rPr>
        <w:t>CoV</w:t>
      </w:r>
      <w:proofErr w:type="spellEnd"/>
      <w:r w:rsidR="00000A59" w:rsidRPr="00631E4B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 </w:t>
      </w:r>
      <w:r w:rsidR="000233D4" w:rsidRPr="00631E4B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were downloaded from </w:t>
      </w:r>
      <w:proofErr w:type="spellStart"/>
      <w:r w:rsidR="00525D8D">
        <w:rPr>
          <w:rFonts w:ascii="Times New Roman" w:eastAsia="Times New Roman" w:hAnsi="Times New Roman" w:cs="Times New Roman"/>
          <w:szCs w:val="24"/>
          <w:lang w:val="en-GB" w:eastAsia="en-GB"/>
        </w:rPr>
        <w:t>Genbank</w:t>
      </w:r>
      <w:proofErr w:type="spellEnd"/>
      <w:r w:rsidR="00525D8D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 </w:t>
      </w:r>
      <w:r w:rsidR="000233D4" w:rsidRPr="00631E4B">
        <w:rPr>
          <w:rFonts w:ascii="Times New Roman" w:eastAsia="Times New Roman" w:hAnsi="Times New Roman" w:cs="Times New Roman"/>
          <w:szCs w:val="24"/>
          <w:lang w:val="en-GB" w:eastAsia="en-GB"/>
        </w:rPr>
        <w:t>and t</w:t>
      </w:r>
      <w:r w:rsidR="00F97539" w:rsidRPr="00631E4B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hose highlighted in red are </w:t>
      </w:r>
      <w:r w:rsidR="00F0358B">
        <w:rPr>
          <w:rFonts w:ascii="Times New Roman" w:eastAsia="Times New Roman" w:hAnsi="Times New Roman" w:cs="Times New Roman"/>
          <w:szCs w:val="24"/>
          <w:lang w:val="en-GB" w:eastAsia="en-GB"/>
        </w:rPr>
        <w:t>the whole</w:t>
      </w:r>
      <w:r w:rsidR="00F97539" w:rsidRPr="00631E4B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 genome sequences </w:t>
      </w:r>
      <w:r w:rsidR="0094291E" w:rsidRPr="00631E4B">
        <w:rPr>
          <w:rFonts w:ascii="Times New Roman" w:eastAsia="Times New Roman" w:hAnsi="Times New Roman" w:cs="Times New Roman"/>
          <w:szCs w:val="24"/>
          <w:lang w:val="en-GB" w:eastAsia="en-GB"/>
        </w:rPr>
        <w:t>(n=</w:t>
      </w:r>
      <w:r w:rsidR="008A72DD" w:rsidRPr="00631E4B">
        <w:rPr>
          <w:rFonts w:ascii="Times New Roman" w:eastAsia="Times New Roman" w:hAnsi="Times New Roman" w:cs="Times New Roman"/>
          <w:szCs w:val="24"/>
          <w:lang w:val="en-GB" w:eastAsia="en-GB"/>
        </w:rPr>
        <w:t>25</w:t>
      </w:r>
      <w:r w:rsidR="0094291E" w:rsidRPr="00631E4B">
        <w:rPr>
          <w:rFonts w:ascii="Times New Roman" w:eastAsia="Times New Roman" w:hAnsi="Times New Roman" w:cs="Times New Roman"/>
          <w:szCs w:val="24"/>
          <w:lang w:val="en-GB" w:eastAsia="en-GB"/>
        </w:rPr>
        <w:t>)</w:t>
      </w:r>
      <w:r w:rsidR="008A72DD" w:rsidRPr="00631E4B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 obtained from</w:t>
      </w:r>
      <w:r w:rsidR="00F0358B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 this</w:t>
      </w:r>
      <w:r w:rsidR="008A72DD" w:rsidRPr="00631E4B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 Ethiopia surveillance stud</w:t>
      </w:r>
      <w:r w:rsidR="00F0358B">
        <w:rPr>
          <w:rFonts w:ascii="Times New Roman" w:eastAsia="Times New Roman" w:hAnsi="Times New Roman" w:cs="Times New Roman"/>
          <w:szCs w:val="24"/>
          <w:lang w:val="en-GB" w:eastAsia="en-GB"/>
        </w:rPr>
        <w:t>y</w:t>
      </w:r>
      <w:r w:rsidR="00F97539" w:rsidRPr="00631E4B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. </w:t>
      </w:r>
      <w:r w:rsidR="0094291E" w:rsidRPr="00631E4B">
        <w:rPr>
          <w:rFonts w:ascii="Times New Roman" w:eastAsia="Times New Roman" w:hAnsi="Times New Roman" w:cs="Times New Roman"/>
          <w:szCs w:val="24"/>
          <w:lang w:val="en-GB" w:eastAsia="en-GB"/>
        </w:rPr>
        <w:t>Among them</w:t>
      </w:r>
      <w:r w:rsidR="000233D4" w:rsidRPr="00631E4B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, </w:t>
      </w:r>
      <w:r w:rsidR="0094291E" w:rsidRPr="00631E4B">
        <w:rPr>
          <w:rFonts w:ascii="Times New Roman" w:eastAsia="Times New Roman" w:hAnsi="Times New Roman" w:cs="Times New Roman"/>
          <w:szCs w:val="24"/>
          <w:lang w:val="en-GB" w:eastAsia="en-GB"/>
        </w:rPr>
        <w:t>sequences of MZ268404</w:t>
      </w:r>
      <w:r w:rsidR="00ED3827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 (CAC9690)</w:t>
      </w:r>
      <w:r w:rsidR="0094291E" w:rsidRPr="00631E4B">
        <w:rPr>
          <w:rFonts w:ascii="Times New Roman" w:eastAsia="Times New Roman" w:hAnsi="Times New Roman" w:cs="Times New Roman"/>
          <w:szCs w:val="24"/>
          <w:lang w:val="en-GB" w:eastAsia="en-GB"/>
        </w:rPr>
        <w:t>, MG923466</w:t>
      </w:r>
      <w:r w:rsidR="00ED3827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 </w:t>
      </w:r>
      <w:r w:rsidR="00ED3827" w:rsidRPr="00ED3827">
        <w:rPr>
          <w:rFonts w:ascii="Times New Roman" w:eastAsia="Times New Roman" w:hAnsi="Times New Roman" w:cs="Times New Roman"/>
          <w:szCs w:val="24"/>
          <w:lang w:val="en-GB" w:eastAsia="en-GB"/>
        </w:rPr>
        <w:t>(HKU4412)</w:t>
      </w:r>
      <w:r w:rsidR="0094291E" w:rsidRPr="00631E4B">
        <w:rPr>
          <w:rFonts w:ascii="Times New Roman" w:eastAsia="Times New Roman" w:hAnsi="Times New Roman" w:cs="Times New Roman"/>
          <w:szCs w:val="24"/>
          <w:lang w:val="en-GB" w:eastAsia="en-GB"/>
        </w:rPr>
        <w:t>, MG923467</w:t>
      </w:r>
      <w:r w:rsidR="00ED3827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 (HKU4448)</w:t>
      </w:r>
      <w:r w:rsidR="0094291E" w:rsidRPr="00631E4B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 and MG923468</w:t>
      </w:r>
      <w:r w:rsidR="00ED3827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 (HKU4458)</w:t>
      </w:r>
      <w:r w:rsidR="0094291E" w:rsidRPr="00631E4B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 were published before</w:t>
      </w:r>
      <w:r w:rsidR="0094291E" w:rsidRPr="00631E4B">
        <w:rPr>
          <w:rFonts w:ascii="Times New Roman" w:eastAsia="Times New Roman" w:hAnsi="Times New Roman" w:cs="Times New Roman"/>
          <w:szCs w:val="24"/>
          <w:lang w:val="en-GB" w:eastAsia="en-GB"/>
        </w:rPr>
        <w:fldChar w:fldCharType="begin">
          <w:fldData xml:space="preserve">PEVuZE5vdGU+PENpdGU+PEF1dGhvcj5DaHU8L0F1dGhvcj48WWVhcj4yMDE4PC9ZZWFyPjxSZWNO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=
</w:fldData>
        </w:fldChar>
      </w:r>
      <w:r w:rsidR="00931225">
        <w:rPr>
          <w:rFonts w:ascii="Times New Roman" w:eastAsia="Times New Roman" w:hAnsi="Times New Roman" w:cs="Times New Roman"/>
          <w:szCs w:val="24"/>
          <w:lang w:val="en-GB" w:eastAsia="en-GB"/>
        </w:rPr>
        <w:instrText xml:space="preserve"> ADDIN EN.CITE </w:instrText>
      </w:r>
      <w:r w:rsidR="00931225">
        <w:rPr>
          <w:rFonts w:ascii="Times New Roman" w:eastAsia="Times New Roman" w:hAnsi="Times New Roman" w:cs="Times New Roman"/>
          <w:szCs w:val="24"/>
          <w:lang w:val="en-GB" w:eastAsia="en-GB"/>
        </w:rPr>
        <w:fldChar w:fldCharType="begin">
          <w:fldData xml:space="preserve">PEVuZE5vdGU+PENpdGU+PEF1dGhvcj5DaHU8L0F1dGhvcj48WWVhcj4yMDE4PC9ZZWFyPjxSZWNO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=
</w:fldData>
        </w:fldChar>
      </w:r>
      <w:r w:rsidR="00931225">
        <w:rPr>
          <w:rFonts w:ascii="Times New Roman" w:eastAsia="Times New Roman" w:hAnsi="Times New Roman" w:cs="Times New Roman"/>
          <w:szCs w:val="24"/>
          <w:lang w:val="en-GB" w:eastAsia="en-GB"/>
        </w:rPr>
        <w:instrText xml:space="preserve"> ADDIN EN.CITE.DATA </w:instrText>
      </w:r>
      <w:r w:rsidR="00931225">
        <w:rPr>
          <w:rFonts w:ascii="Times New Roman" w:eastAsia="Times New Roman" w:hAnsi="Times New Roman" w:cs="Times New Roman"/>
          <w:szCs w:val="24"/>
          <w:lang w:val="en-GB" w:eastAsia="en-GB"/>
        </w:rPr>
      </w:r>
      <w:r w:rsidR="00931225">
        <w:rPr>
          <w:rFonts w:ascii="Times New Roman" w:eastAsia="Times New Roman" w:hAnsi="Times New Roman" w:cs="Times New Roman"/>
          <w:szCs w:val="24"/>
          <w:lang w:val="en-GB" w:eastAsia="en-GB"/>
        </w:rPr>
        <w:fldChar w:fldCharType="end"/>
      </w:r>
      <w:r w:rsidR="0094291E" w:rsidRPr="00631E4B">
        <w:rPr>
          <w:rFonts w:ascii="Times New Roman" w:eastAsia="Times New Roman" w:hAnsi="Times New Roman" w:cs="Times New Roman"/>
          <w:szCs w:val="24"/>
          <w:lang w:val="en-GB" w:eastAsia="en-GB"/>
        </w:rPr>
      </w:r>
      <w:r w:rsidR="0094291E" w:rsidRPr="00631E4B">
        <w:rPr>
          <w:rFonts w:ascii="Times New Roman" w:eastAsia="Times New Roman" w:hAnsi="Times New Roman" w:cs="Times New Roman"/>
          <w:szCs w:val="24"/>
          <w:lang w:val="en-GB" w:eastAsia="en-GB"/>
        </w:rPr>
        <w:fldChar w:fldCharType="separate"/>
      </w:r>
      <w:r w:rsidR="00931225">
        <w:rPr>
          <w:rFonts w:ascii="Times New Roman" w:eastAsia="Times New Roman" w:hAnsi="Times New Roman" w:cs="Times New Roman"/>
          <w:noProof/>
          <w:szCs w:val="24"/>
          <w:lang w:val="en-GB" w:eastAsia="en-GB"/>
        </w:rPr>
        <w:t>[1,2]</w:t>
      </w:r>
      <w:r w:rsidR="0094291E" w:rsidRPr="00631E4B">
        <w:rPr>
          <w:rFonts w:ascii="Times New Roman" w:eastAsia="Times New Roman" w:hAnsi="Times New Roman" w:cs="Times New Roman"/>
          <w:szCs w:val="24"/>
          <w:lang w:val="en-GB" w:eastAsia="en-GB"/>
        </w:rPr>
        <w:fldChar w:fldCharType="end"/>
      </w:r>
      <w:r w:rsidR="0094291E" w:rsidRPr="00631E4B">
        <w:rPr>
          <w:rFonts w:ascii="Times New Roman" w:eastAsia="Times New Roman" w:hAnsi="Times New Roman" w:cs="Times New Roman"/>
          <w:szCs w:val="24"/>
          <w:lang w:val="en-GB" w:eastAsia="en-GB"/>
        </w:rPr>
        <w:t xml:space="preserve">. </w:t>
      </w:r>
    </w:p>
    <w:p w14:paraId="121EAF85" w14:textId="4A64E29F" w:rsidR="00B53F9C" w:rsidRPr="00464C04" w:rsidRDefault="00B53F9C" w:rsidP="00B53F9C">
      <w:pPr>
        <w:rPr>
          <w:rFonts w:ascii="Times New Roman" w:hAnsi="Times New Roman" w:cs="Times New Roman"/>
        </w:rPr>
      </w:pPr>
    </w:p>
    <w:tbl>
      <w:tblPr>
        <w:tblW w:w="9781" w:type="dxa"/>
        <w:tblLook w:val="04A0" w:firstRow="1" w:lastRow="0" w:firstColumn="1" w:lastColumn="0" w:noHBand="0" w:noVBand="1"/>
      </w:tblPr>
      <w:tblGrid>
        <w:gridCol w:w="1301"/>
        <w:gridCol w:w="1610"/>
        <w:gridCol w:w="1661"/>
        <w:gridCol w:w="2124"/>
        <w:gridCol w:w="1710"/>
        <w:gridCol w:w="1375"/>
      </w:tblGrid>
      <w:tr w:rsidR="00F31DB0" w:rsidRPr="001400B0" w14:paraId="034F87B6" w14:textId="77777777" w:rsidTr="00873084">
        <w:trPr>
          <w:trHeight w:val="230"/>
        </w:trPr>
        <w:tc>
          <w:tcPr>
            <w:tcW w:w="13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1020A31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ample NO.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64DC7E0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ample type</w:t>
            </w:r>
          </w:p>
        </w:tc>
        <w:tc>
          <w:tcPr>
            <w:tcW w:w="16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0F9C08F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ollection place</w:t>
            </w:r>
          </w:p>
        </w:tc>
        <w:tc>
          <w:tcPr>
            <w:tcW w:w="21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85CDBCF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Type of collection place 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D694DF8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Collection time </w:t>
            </w:r>
          </w:p>
        </w:tc>
        <w:tc>
          <w:tcPr>
            <w:tcW w:w="13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BE10A27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Herd owner </w:t>
            </w:r>
          </w:p>
        </w:tc>
      </w:tr>
      <w:tr w:rsidR="00F31DB0" w:rsidRPr="001400B0" w14:paraId="322E6B5B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16093E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4366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6D44DF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Nasal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F81C72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mibara</w:t>
            </w:r>
            <w:proofErr w:type="spellEnd"/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67F796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erd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921BD8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7-01-1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430BF5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-1</w:t>
            </w:r>
          </w:p>
        </w:tc>
      </w:tr>
      <w:tr w:rsidR="00F31DB0" w:rsidRPr="001400B0" w14:paraId="0F53AC94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D9421F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KU4412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CA84B7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Nasal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523813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mibara</w:t>
            </w:r>
            <w:proofErr w:type="spellEnd"/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3DF157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erd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607889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7-01-1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FD091F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-2</w:t>
            </w:r>
          </w:p>
        </w:tc>
      </w:tr>
      <w:tr w:rsidR="00F31DB0" w:rsidRPr="001400B0" w14:paraId="1B192FB0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1053BA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KU4448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68D59F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Nasal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D80070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mibara</w:t>
            </w:r>
            <w:proofErr w:type="spellEnd"/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95B410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erd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298874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7-01-1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649E49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-3</w:t>
            </w:r>
          </w:p>
        </w:tc>
      </w:tr>
      <w:tr w:rsidR="00F31DB0" w:rsidRPr="001400B0" w14:paraId="1F608309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472C42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KU4458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79B818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Nasal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983B93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mibara</w:t>
            </w:r>
            <w:proofErr w:type="spellEnd"/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323B7E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erd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20F005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7-01-1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A4BFD7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-3</w:t>
            </w:r>
          </w:p>
        </w:tc>
      </w:tr>
      <w:tr w:rsidR="00F31DB0" w:rsidRPr="001400B0" w14:paraId="79B9DAB0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8FA146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KU4459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2ACC54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Nasal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ED7A72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mibara</w:t>
            </w:r>
            <w:proofErr w:type="spellEnd"/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7F4FA4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erd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1F1387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7-01-18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3D10CA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-4</w:t>
            </w:r>
          </w:p>
        </w:tc>
      </w:tr>
      <w:tr w:rsidR="00F31DB0" w:rsidRPr="001400B0" w14:paraId="1DBC4F27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0792D0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4749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981F96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Nasal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009828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hifra</w:t>
            </w:r>
            <w:proofErr w:type="spellEnd"/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DA0822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erd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76AC69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7-12-07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C10A7E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-1</w:t>
            </w:r>
          </w:p>
        </w:tc>
      </w:tr>
      <w:tr w:rsidR="00F31DB0" w:rsidRPr="001400B0" w14:paraId="47F8CFFF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355AAA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4752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E42140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Nasal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DC4089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hifra</w:t>
            </w:r>
            <w:proofErr w:type="spellEnd"/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A488A8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erd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1B7A69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7-12-07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33DED8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-2</w:t>
            </w:r>
          </w:p>
        </w:tc>
      </w:tr>
      <w:tr w:rsidR="00F31DB0" w:rsidRPr="001400B0" w14:paraId="5BC5A671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504713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4753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C36AC9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Nasal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E4746B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hifra</w:t>
            </w:r>
            <w:proofErr w:type="spellEnd"/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52E6B7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erd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69DD02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7-12-07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50908A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-2</w:t>
            </w:r>
          </w:p>
        </w:tc>
      </w:tr>
      <w:tr w:rsidR="00F31DB0" w:rsidRPr="001400B0" w14:paraId="7CD73DA8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8F329D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4787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958AA6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Nasal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F4E56F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Gewane</w:t>
            </w:r>
            <w:proofErr w:type="spellEnd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12B913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erd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53015E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7-12-27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684978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G-1</w:t>
            </w:r>
          </w:p>
        </w:tc>
      </w:tr>
      <w:tr w:rsidR="00F31DB0" w:rsidRPr="001400B0" w14:paraId="044BFCDB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6557A8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4791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E0AB2A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Nasal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1329A6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Gewane</w:t>
            </w:r>
            <w:proofErr w:type="spellEnd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319269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erd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CA761A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7-12-27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218083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G-2</w:t>
            </w:r>
          </w:p>
        </w:tc>
      </w:tr>
      <w:tr w:rsidR="00F31DB0" w:rsidRPr="001400B0" w14:paraId="0DEC94F9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301A2C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4802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69082A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Nasal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6B0899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Gewane</w:t>
            </w:r>
            <w:proofErr w:type="spellEnd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35D184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erd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B37910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7-12-27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3838EC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G-2</w:t>
            </w:r>
          </w:p>
        </w:tc>
      </w:tr>
      <w:tr w:rsidR="00F31DB0" w:rsidRPr="001400B0" w14:paraId="6F8EF3ED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1BC2C3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4849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0B966B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Nasal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967013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Babile</w:t>
            </w:r>
            <w:proofErr w:type="spellEnd"/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563D48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Slaughterhous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79A55C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7-10-1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C988BA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/</w:t>
            </w:r>
          </w:p>
        </w:tc>
      </w:tr>
      <w:tr w:rsidR="00F31DB0" w:rsidRPr="001400B0" w14:paraId="6DFEFA7D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30B951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4855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4239C3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Nasal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AE9F70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Babile</w:t>
            </w:r>
            <w:proofErr w:type="spellEnd"/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279555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Slaughterhous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98AB47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7-10-09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EFB4FD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/</w:t>
            </w:r>
          </w:p>
        </w:tc>
      </w:tr>
      <w:tr w:rsidR="00F31DB0" w:rsidRPr="001400B0" w14:paraId="34F3386A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DC9088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4868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A1ACD0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Nasal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6F879F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Babile</w:t>
            </w:r>
            <w:proofErr w:type="spellEnd"/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B2B35C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Slaughterhous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9786AC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7-10-1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163B72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/</w:t>
            </w:r>
          </w:p>
        </w:tc>
      </w:tr>
      <w:tr w:rsidR="00F31DB0" w:rsidRPr="001400B0" w14:paraId="4390D992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C81698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9648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17A820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Nasal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99A479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kaki</w:t>
            </w:r>
            <w:proofErr w:type="spellEnd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478F6C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Slaughterhous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55F76D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9-09-2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01FE99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/</w:t>
            </w:r>
          </w:p>
        </w:tc>
      </w:tr>
      <w:tr w:rsidR="00F31DB0" w:rsidRPr="001400B0" w14:paraId="020C28EA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F79367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9650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DE9656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Nasal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3A1265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kaki</w:t>
            </w:r>
            <w:proofErr w:type="spellEnd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E08C87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Slaughterhous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7BEDBC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9-09-2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5C2534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/</w:t>
            </w:r>
          </w:p>
        </w:tc>
      </w:tr>
      <w:tr w:rsidR="00F31DB0" w:rsidRPr="001400B0" w14:paraId="75DEC6A3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8A5793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9670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4E6F96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Nasal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1B750E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kaki</w:t>
            </w:r>
            <w:proofErr w:type="spellEnd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667054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Slaughterhous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F02E72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9-10-29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327C7E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/</w:t>
            </w:r>
          </w:p>
        </w:tc>
      </w:tr>
      <w:tr w:rsidR="00F31DB0" w:rsidRPr="001400B0" w14:paraId="378B5290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774562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9690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ADCFA4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Nasal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0396F9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kaki</w:t>
            </w:r>
            <w:proofErr w:type="spellEnd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C3CAD7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Slaughterhous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4961A9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9-11-24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347C24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/</w:t>
            </w:r>
          </w:p>
        </w:tc>
      </w:tr>
      <w:tr w:rsidR="00F31DB0" w:rsidRPr="001400B0" w14:paraId="6BDBAC49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EB1DD9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9691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E50F3C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Nasal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863EF2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kaki</w:t>
            </w:r>
            <w:proofErr w:type="spellEnd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29B511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Slaughterhous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13F6E8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9-11-24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F42929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/</w:t>
            </w:r>
          </w:p>
        </w:tc>
      </w:tr>
      <w:tr w:rsidR="00F31DB0" w:rsidRPr="001400B0" w14:paraId="29F983EB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6D54AC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11175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562779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Turbinate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351065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mibara</w:t>
            </w:r>
            <w:proofErr w:type="spellEnd"/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C2B874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erd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2AF1BC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9-11-19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88B0F5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/</w:t>
            </w:r>
          </w:p>
        </w:tc>
      </w:tr>
      <w:tr w:rsidR="00F31DB0" w:rsidRPr="001400B0" w14:paraId="2A08CC23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468AD6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11179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4923FD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Turbinate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F65821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mibara</w:t>
            </w:r>
            <w:proofErr w:type="spellEnd"/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9FE52D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erd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279FAC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9-11-19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258FC1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/</w:t>
            </w:r>
          </w:p>
        </w:tc>
      </w:tr>
      <w:tr w:rsidR="00F31DB0" w:rsidRPr="001400B0" w14:paraId="1B6791BD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8C1935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11181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AFCC76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Turbinate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43AC47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mibara</w:t>
            </w:r>
            <w:proofErr w:type="spellEnd"/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34D85E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erd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5D46F2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9-11-20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777F9D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/</w:t>
            </w:r>
          </w:p>
        </w:tc>
      </w:tr>
      <w:tr w:rsidR="00F31DB0" w:rsidRPr="001400B0" w14:paraId="26B5C44B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4EC21E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11188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79FD86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Turbinate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FFC4A3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mibara</w:t>
            </w:r>
            <w:proofErr w:type="spellEnd"/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277B94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erd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BCB8DA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9-11-2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0C6619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/</w:t>
            </w:r>
          </w:p>
        </w:tc>
      </w:tr>
      <w:tr w:rsidR="00F31DB0" w:rsidRPr="001400B0" w14:paraId="42721CA6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384ACA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11191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99DD2E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Turbinate swab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C71796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mibara</w:t>
            </w:r>
            <w:proofErr w:type="spellEnd"/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E0A237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erd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BC182E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9-11-2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F894D3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/</w:t>
            </w:r>
          </w:p>
        </w:tc>
      </w:tr>
      <w:tr w:rsidR="00F31DB0" w:rsidRPr="001400B0" w14:paraId="5DF6D14B" w14:textId="77777777" w:rsidTr="00873084">
        <w:trPr>
          <w:trHeight w:val="230"/>
        </w:trPr>
        <w:tc>
          <w:tcPr>
            <w:tcW w:w="13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EC1D669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CAC11202</w:t>
            </w:r>
          </w:p>
        </w:tc>
        <w:tc>
          <w:tcPr>
            <w:tcW w:w="16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D4B4645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Turbinate swab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BD3B3E3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873084">
              <w:rPr>
                <w:rFonts w:ascii="Times New Roman" w:eastAsia="Times New Roman" w:hAnsi="Times New Roman" w:cs="Times New Roman"/>
                <w:color w:val="000000"/>
              </w:rPr>
              <w:t>Amibara</w:t>
            </w:r>
            <w:proofErr w:type="spellEnd"/>
          </w:p>
        </w:tc>
        <w:tc>
          <w:tcPr>
            <w:tcW w:w="2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3A8D7BD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Herd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F696A6B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2019-11-23</w:t>
            </w:r>
          </w:p>
        </w:tc>
        <w:tc>
          <w:tcPr>
            <w:tcW w:w="13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A244EFA" w14:textId="77777777" w:rsidR="00F31DB0" w:rsidRPr="00873084" w:rsidRDefault="00F31DB0" w:rsidP="00F31D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73084">
              <w:rPr>
                <w:rFonts w:ascii="Times New Roman" w:eastAsia="Times New Roman" w:hAnsi="Times New Roman" w:cs="Times New Roman"/>
                <w:color w:val="000000"/>
              </w:rPr>
              <w:t>/</w:t>
            </w:r>
          </w:p>
        </w:tc>
      </w:tr>
    </w:tbl>
    <w:p w14:paraId="6C6C3801" w14:textId="77777777" w:rsidR="00EA30CD" w:rsidRPr="001400B0" w:rsidRDefault="00EA30CD" w:rsidP="00B53F9C">
      <w:pPr>
        <w:rPr>
          <w:rFonts w:ascii="Times New Roman" w:hAnsi="Times New Roman" w:cs="Times New Roman"/>
          <w:sz w:val="20"/>
          <w:szCs w:val="20"/>
        </w:rPr>
      </w:pPr>
    </w:p>
    <w:p w14:paraId="3D9FD949" w14:textId="1B56BED6" w:rsidR="0000418E" w:rsidRDefault="00B53F9C">
      <w:pPr>
        <w:rPr>
          <w:rFonts w:ascii="Times New Roman" w:hAnsi="Times New Roman" w:cs="Times New Roman"/>
        </w:rPr>
      </w:pPr>
      <w:r w:rsidRPr="00464C04">
        <w:rPr>
          <w:rFonts w:ascii="Times New Roman" w:hAnsi="Times New Roman" w:cs="Times New Roman"/>
        </w:rPr>
        <w:t>Table</w:t>
      </w:r>
      <w:r w:rsidR="00631E4B">
        <w:rPr>
          <w:rFonts w:ascii="Times New Roman" w:hAnsi="Times New Roman" w:cs="Times New Roman"/>
        </w:rPr>
        <w:t xml:space="preserve"> </w:t>
      </w:r>
      <w:r w:rsidRPr="00464C04">
        <w:rPr>
          <w:rFonts w:ascii="Times New Roman" w:hAnsi="Times New Roman" w:cs="Times New Roman"/>
        </w:rPr>
        <w:t>S</w:t>
      </w:r>
      <w:r w:rsidR="0094122A">
        <w:rPr>
          <w:rFonts w:ascii="Times New Roman" w:hAnsi="Times New Roman" w:cs="Times New Roman"/>
        </w:rPr>
        <w:t>2</w:t>
      </w:r>
      <w:r w:rsidRPr="00464C04">
        <w:rPr>
          <w:rFonts w:ascii="Times New Roman" w:hAnsi="Times New Roman" w:cs="Times New Roman"/>
        </w:rPr>
        <w:t>. Sample information of MERS-</w:t>
      </w:r>
      <w:proofErr w:type="spellStart"/>
      <w:r w:rsidRPr="00464C04">
        <w:rPr>
          <w:rFonts w:ascii="Times New Roman" w:hAnsi="Times New Roman" w:cs="Times New Roman"/>
        </w:rPr>
        <w:t>CoV</w:t>
      </w:r>
      <w:proofErr w:type="spellEnd"/>
      <w:r w:rsidRPr="00464C04">
        <w:rPr>
          <w:rFonts w:ascii="Times New Roman" w:hAnsi="Times New Roman" w:cs="Times New Roman"/>
        </w:rPr>
        <w:t xml:space="preserve"> whole genome </w:t>
      </w:r>
      <w:r w:rsidR="008A2432">
        <w:rPr>
          <w:rFonts w:ascii="Times New Roman" w:hAnsi="Times New Roman" w:cs="Times New Roman"/>
        </w:rPr>
        <w:t xml:space="preserve">sequences </w:t>
      </w:r>
      <w:r w:rsidRPr="00464C04">
        <w:rPr>
          <w:rFonts w:ascii="Times New Roman" w:hAnsi="Times New Roman" w:cs="Times New Roman"/>
        </w:rPr>
        <w:t>obtained in this study</w:t>
      </w:r>
      <w:r w:rsidR="00AF48C3">
        <w:rPr>
          <w:rFonts w:ascii="Times New Roman" w:hAnsi="Times New Roman" w:cs="Times New Roman"/>
        </w:rPr>
        <w:t xml:space="preserve">. Among them, CAC4849, CAC4855, and CAC4868 were slaughtered in </w:t>
      </w:r>
      <w:proofErr w:type="spellStart"/>
      <w:r w:rsidR="00AF48C3">
        <w:rPr>
          <w:rFonts w:ascii="Times New Roman" w:hAnsi="Times New Roman" w:cs="Times New Roman"/>
        </w:rPr>
        <w:t>Babile</w:t>
      </w:r>
      <w:proofErr w:type="spellEnd"/>
      <w:r w:rsidR="00AF48C3">
        <w:rPr>
          <w:rFonts w:ascii="Times New Roman" w:hAnsi="Times New Roman" w:cs="Times New Roman"/>
        </w:rPr>
        <w:t xml:space="preserve"> but originally from </w:t>
      </w:r>
      <w:proofErr w:type="spellStart"/>
      <w:r w:rsidR="00AF48C3" w:rsidRPr="00AF48C3">
        <w:rPr>
          <w:rFonts w:ascii="Times New Roman" w:hAnsi="Times New Roman" w:cs="Times New Roman"/>
        </w:rPr>
        <w:t>Babile</w:t>
      </w:r>
      <w:proofErr w:type="spellEnd"/>
      <w:r w:rsidR="00AF48C3">
        <w:rPr>
          <w:rFonts w:ascii="Times New Roman" w:hAnsi="Times New Roman" w:cs="Times New Roman"/>
        </w:rPr>
        <w:t xml:space="preserve">, </w:t>
      </w:r>
      <w:proofErr w:type="spellStart"/>
      <w:r w:rsidR="00AF48C3">
        <w:rPr>
          <w:rFonts w:ascii="Times New Roman" w:hAnsi="Times New Roman" w:cs="Times New Roman"/>
        </w:rPr>
        <w:t>Fafan</w:t>
      </w:r>
      <w:proofErr w:type="spellEnd"/>
      <w:r w:rsidR="00AF48C3">
        <w:rPr>
          <w:rFonts w:ascii="Times New Roman" w:hAnsi="Times New Roman" w:cs="Times New Roman"/>
        </w:rPr>
        <w:t xml:space="preserve"> and </w:t>
      </w:r>
      <w:proofErr w:type="spellStart"/>
      <w:r w:rsidR="00AF48C3">
        <w:rPr>
          <w:rFonts w:ascii="Times New Roman" w:hAnsi="Times New Roman" w:cs="Times New Roman"/>
        </w:rPr>
        <w:t>Fafan</w:t>
      </w:r>
      <w:proofErr w:type="spellEnd"/>
      <w:r w:rsidR="00AF48C3">
        <w:rPr>
          <w:rFonts w:ascii="Times New Roman" w:hAnsi="Times New Roman" w:cs="Times New Roman"/>
        </w:rPr>
        <w:t xml:space="preserve"> respectively. </w:t>
      </w:r>
    </w:p>
    <w:p w14:paraId="01AA5FE4" w14:textId="77777777" w:rsidR="0000418E" w:rsidRDefault="0000418E">
      <w:pPr>
        <w:rPr>
          <w:rFonts w:ascii="Times New Roman" w:hAnsi="Times New Roman" w:cs="Times New Roman"/>
        </w:rPr>
      </w:pPr>
    </w:p>
    <w:p w14:paraId="1A45056C" w14:textId="77777777" w:rsidR="00931225" w:rsidRPr="00931225" w:rsidRDefault="0094291E" w:rsidP="009312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>
        <w:rPr>
          <w:rFonts w:ascii="Times New Roman" w:hAnsi="Times New Roman" w:cs="Times New Roman"/>
        </w:rPr>
        <w:fldChar w:fldCharType="begin"/>
      </w:r>
      <w:r w:rsidRPr="00F0358B">
        <w:rPr>
          <w:rFonts w:ascii="Times New Roman" w:hAnsi="Times New Roman" w:cs="Times New Roman"/>
          <w:lang w:val="fr-FR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931225" w:rsidRPr="00F0358B">
        <w:rPr>
          <w:lang w:val="fr-FR"/>
        </w:rPr>
        <w:t>1.</w:t>
      </w:r>
      <w:r w:rsidR="00931225" w:rsidRPr="00F0358B">
        <w:rPr>
          <w:lang w:val="fr-FR"/>
        </w:rPr>
        <w:tab/>
      </w:r>
      <w:r w:rsidR="00931225" w:rsidRPr="00F0358B">
        <w:rPr>
          <w:rFonts w:ascii="Times New Roman" w:hAnsi="Times New Roman" w:cs="Times New Roman"/>
          <w:noProof w:val="0"/>
          <w:lang w:val="fr-FR"/>
        </w:rPr>
        <w:t xml:space="preserve">Chu DKW, Hui KPY, Perera R, et al. </w:t>
      </w:r>
      <w:r w:rsidR="00931225" w:rsidRPr="00931225">
        <w:rPr>
          <w:rFonts w:ascii="Times New Roman" w:hAnsi="Times New Roman" w:cs="Times New Roman"/>
          <w:noProof w:val="0"/>
        </w:rPr>
        <w:t>MERS coronaviruses from camels in Africa exhibit region-dependent genetic diversity. Proc Natl Acad Sci U S A. 2018 Mar 20;115(12):3144-3149.</w:t>
      </w:r>
    </w:p>
    <w:p w14:paraId="7D3ECCD8" w14:textId="77777777" w:rsidR="00931225" w:rsidRPr="00931225" w:rsidRDefault="00931225" w:rsidP="00931225">
      <w:pPr>
        <w:pStyle w:val="EndNoteBibliography"/>
        <w:ind w:left="720" w:hanging="720"/>
        <w:rPr>
          <w:rFonts w:ascii="Times New Roman" w:hAnsi="Times New Roman" w:cs="Times New Roman"/>
          <w:noProof w:val="0"/>
        </w:rPr>
      </w:pPr>
      <w:r w:rsidRPr="00931225">
        <w:rPr>
          <w:rFonts w:ascii="Times New Roman" w:hAnsi="Times New Roman" w:cs="Times New Roman"/>
          <w:noProof w:val="0"/>
        </w:rPr>
        <w:t>2.</w:t>
      </w:r>
      <w:r w:rsidRPr="00931225">
        <w:rPr>
          <w:rFonts w:ascii="Times New Roman" w:hAnsi="Times New Roman" w:cs="Times New Roman"/>
          <w:noProof w:val="0"/>
        </w:rPr>
        <w:tab/>
        <w:t>Zhou Z, Hui KPY, So RTY, et al. Phenotypic and genetic characterization of MERS coronaviruses from Africa to understand their zoonotic potential. Proc Natl Acad Sci U S A. 2021 Jun 22;118(25).</w:t>
      </w:r>
    </w:p>
    <w:p w14:paraId="60B31E48" w14:textId="65689DA6" w:rsidR="00F97539" w:rsidRPr="00F97539" w:rsidRDefault="0094291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F97539" w:rsidRPr="00F9753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2CBF474" w14:textId="77777777" w:rsidR="001D3CD0" w:rsidRDefault="001D3CD0" w:rsidP="006A4466">
      <w:pPr>
        <w:spacing w:after="0" w:line="240" w:lineRule="auto"/>
      </w:pPr>
      <w:r>
        <w:separator/>
      </w:r>
    </w:p>
  </w:endnote>
  <w:endnote w:type="continuationSeparator" w:id="0">
    <w:p w14:paraId="04D45F3D" w14:textId="77777777" w:rsidR="001D3CD0" w:rsidRDefault="001D3CD0" w:rsidP="006A446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B41EAF5" w14:textId="77777777" w:rsidR="001D3CD0" w:rsidRDefault="001D3CD0" w:rsidP="006A4466">
      <w:pPr>
        <w:spacing w:after="0" w:line="240" w:lineRule="auto"/>
      </w:pPr>
      <w:r>
        <w:separator/>
      </w:r>
    </w:p>
  </w:footnote>
  <w:footnote w:type="continuationSeparator" w:id="0">
    <w:p w14:paraId="09571097" w14:textId="77777777" w:rsidR="001D3CD0" w:rsidRDefault="001D3CD0" w:rsidP="006A446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805F9D"/>
    <w:multiLevelType w:val="multilevel"/>
    <w:tmpl w:val="0C602796"/>
    <w:styleLink w:val="Style1"/>
    <w:lvl w:ilvl="0">
      <w:start w:val="1"/>
      <w:numFmt w:val="decimal"/>
      <w:lvlText w:val="%1."/>
      <w:lvlJc w:val="left"/>
      <w:pPr>
        <w:ind w:left="360" w:hanging="3"/>
      </w:pPr>
      <w:rPr>
        <w:rFonts w:ascii="Times New Roman" w:hAnsi="Times New Roman" w:hint="default"/>
        <w:b/>
        <w:color w:val="FFFFFF" w:themeColor="background1"/>
        <w:sz w:val="24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100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4ABC5DB6"/>
    <w:multiLevelType w:val="multilevel"/>
    <w:tmpl w:val="7A660802"/>
    <w:styleLink w:val="Style3"/>
    <w:lvl w:ilvl="0">
      <w:start w:val="1"/>
      <w:numFmt w:val="decimal"/>
      <w:lvlText w:val="%1."/>
      <w:lvlJc w:val="left"/>
      <w:pPr>
        <w:ind w:left="360" w:hanging="3"/>
      </w:pPr>
      <w:rPr>
        <w:rFonts w:ascii="Times New Roman" w:hAnsi="Times New Roman" w:hint="default"/>
        <w:b/>
        <w:color w:val="FFFFFF" w:themeColor="background1"/>
        <w:sz w:val="24"/>
        <w14:textFill>
          <w14:noFill/>
        </w14:textFill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1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NDQ3tDA1MTQyMzawMDNV0lEKTi0uzszPAykwsqwFACpRlnM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F-Standard NLM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5fzdffrjfsax7e2dd6xxt5lwps0svs5x0vs&quot;&gt;Thesis reference&lt;record-ids&gt;&lt;item&gt;77&lt;/item&gt;&lt;item&gt;289&lt;/item&gt;&lt;/record-ids&gt;&lt;/item&gt;&lt;/Libraries&gt;"/>
  </w:docVars>
  <w:rsids>
    <w:rsidRoot w:val="008B4535"/>
    <w:rsid w:val="00000A59"/>
    <w:rsid w:val="0000418E"/>
    <w:rsid w:val="000169A8"/>
    <w:rsid w:val="000233D4"/>
    <w:rsid w:val="00027A54"/>
    <w:rsid w:val="000314B0"/>
    <w:rsid w:val="000906CB"/>
    <w:rsid w:val="000F2F8B"/>
    <w:rsid w:val="00103EFA"/>
    <w:rsid w:val="00112F0E"/>
    <w:rsid w:val="001400B0"/>
    <w:rsid w:val="00184372"/>
    <w:rsid w:val="001C410F"/>
    <w:rsid w:val="001C6420"/>
    <w:rsid w:val="001D3CD0"/>
    <w:rsid w:val="0022045F"/>
    <w:rsid w:val="00291963"/>
    <w:rsid w:val="002B6506"/>
    <w:rsid w:val="002C446F"/>
    <w:rsid w:val="002C595E"/>
    <w:rsid w:val="002D7023"/>
    <w:rsid w:val="00307579"/>
    <w:rsid w:val="003703FF"/>
    <w:rsid w:val="00372ACB"/>
    <w:rsid w:val="00372F1E"/>
    <w:rsid w:val="003B6A9A"/>
    <w:rsid w:val="003E5DEA"/>
    <w:rsid w:val="00420D51"/>
    <w:rsid w:val="004215BA"/>
    <w:rsid w:val="004413AF"/>
    <w:rsid w:val="0045205D"/>
    <w:rsid w:val="00464C04"/>
    <w:rsid w:val="004A095E"/>
    <w:rsid w:val="004D47CA"/>
    <w:rsid w:val="00525D8D"/>
    <w:rsid w:val="005413E3"/>
    <w:rsid w:val="00577049"/>
    <w:rsid w:val="005A113B"/>
    <w:rsid w:val="005B1B29"/>
    <w:rsid w:val="005E7C6E"/>
    <w:rsid w:val="00610976"/>
    <w:rsid w:val="0061743F"/>
    <w:rsid w:val="00627510"/>
    <w:rsid w:val="00631E4B"/>
    <w:rsid w:val="0064057E"/>
    <w:rsid w:val="00651C1E"/>
    <w:rsid w:val="006A4466"/>
    <w:rsid w:val="0072668C"/>
    <w:rsid w:val="00733D56"/>
    <w:rsid w:val="007476C4"/>
    <w:rsid w:val="00751D5D"/>
    <w:rsid w:val="00753389"/>
    <w:rsid w:val="00763117"/>
    <w:rsid w:val="007A4F07"/>
    <w:rsid w:val="007A6B47"/>
    <w:rsid w:val="0081549F"/>
    <w:rsid w:val="008435F4"/>
    <w:rsid w:val="00873084"/>
    <w:rsid w:val="00873664"/>
    <w:rsid w:val="008867CF"/>
    <w:rsid w:val="008A2432"/>
    <w:rsid w:val="008A72DD"/>
    <w:rsid w:val="008B4535"/>
    <w:rsid w:val="008D4863"/>
    <w:rsid w:val="008E2F0E"/>
    <w:rsid w:val="008F2E77"/>
    <w:rsid w:val="00924E18"/>
    <w:rsid w:val="00931225"/>
    <w:rsid w:val="0094122A"/>
    <w:rsid w:val="0094291E"/>
    <w:rsid w:val="009443B6"/>
    <w:rsid w:val="00965F9F"/>
    <w:rsid w:val="009A59E6"/>
    <w:rsid w:val="009A7125"/>
    <w:rsid w:val="009B2A2E"/>
    <w:rsid w:val="009C03CC"/>
    <w:rsid w:val="009C20A2"/>
    <w:rsid w:val="009D4F7E"/>
    <w:rsid w:val="00A07827"/>
    <w:rsid w:val="00A07EE3"/>
    <w:rsid w:val="00A139CA"/>
    <w:rsid w:val="00A23C78"/>
    <w:rsid w:val="00A317C9"/>
    <w:rsid w:val="00A5545A"/>
    <w:rsid w:val="00A87D6D"/>
    <w:rsid w:val="00AA7A37"/>
    <w:rsid w:val="00AC2B1E"/>
    <w:rsid w:val="00AE2CD0"/>
    <w:rsid w:val="00AF48C3"/>
    <w:rsid w:val="00B30489"/>
    <w:rsid w:val="00B53F9C"/>
    <w:rsid w:val="00B6413F"/>
    <w:rsid w:val="00B672A5"/>
    <w:rsid w:val="00B72EB5"/>
    <w:rsid w:val="00B875E1"/>
    <w:rsid w:val="00B9239D"/>
    <w:rsid w:val="00BA1EF3"/>
    <w:rsid w:val="00BA4E4B"/>
    <w:rsid w:val="00BB7EE6"/>
    <w:rsid w:val="00C53BD0"/>
    <w:rsid w:val="00C90E95"/>
    <w:rsid w:val="00CC583D"/>
    <w:rsid w:val="00CC6030"/>
    <w:rsid w:val="00CD45D2"/>
    <w:rsid w:val="00CE6C92"/>
    <w:rsid w:val="00D04884"/>
    <w:rsid w:val="00D4092A"/>
    <w:rsid w:val="00D625BC"/>
    <w:rsid w:val="00D966C8"/>
    <w:rsid w:val="00DB3CB1"/>
    <w:rsid w:val="00DF2F18"/>
    <w:rsid w:val="00DF75CA"/>
    <w:rsid w:val="00E03EC4"/>
    <w:rsid w:val="00E159A3"/>
    <w:rsid w:val="00E17E1A"/>
    <w:rsid w:val="00E323F5"/>
    <w:rsid w:val="00E416BB"/>
    <w:rsid w:val="00E4454A"/>
    <w:rsid w:val="00EA0FD2"/>
    <w:rsid w:val="00EA30CD"/>
    <w:rsid w:val="00EB573E"/>
    <w:rsid w:val="00ED3827"/>
    <w:rsid w:val="00ED7670"/>
    <w:rsid w:val="00F0358B"/>
    <w:rsid w:val="00F22B8F"/>
    <w:rsid w:val="00F31DB0"/>
    <w:rsid w:val="00F35211"/>
    <w:rsid w:val="00F81F76"/>
    <w:rsid w:val="00F842A9"/>
    <w:rsid w:val="00F97539"/>
    <w:rsid w:val="00FE52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HK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61D9643"/>
  <w15:chartTrackingRefBased/>
  <w15:docId w15:val="{67C6A9E1-4F7C-444A-92D3-C82D51669C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HK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Style3">
    <w:name w:val="Style3"/>
    <w:uiPriority w:val="99"/>
    <w:rsid w:val="003E5DEA"/>
    <w:pPr>
      <w:numPr>
        <w:numId w:val="1"/>
      </w:numPr>
    </w:pPr>
  </w:style>
  <w:style w:type="numbering" w:customStyle="1" w:styleId="Style1">
    <w:name w:val="Style1"/>
    <w:uiPriority w:val="99"/>
    <w:rsid w:val="003E5DEA"/>
    <w:pPr>
      <w:numPr>
        <w:numId w:val="3"/>
      </w:numPr>
    </w:pPr>
  </w:style>
  <w:style w:type="paragraph" w:styleId="Header">
    <w:name w:val="header"/>
    <w:basedOn w:val="Normal"/>
    <w:link w:val="HeaderChar"/>
    <w:uiPriority w:val="99"/>
    <w:unhideWhenUsed/>
    <w:rsid w:val="006A446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A4466"/>
  </w:style>
  <w:style w:type="paragraph" w:styleId="Footer">
    <w:name w:val="footer"/>
    <w:basedOn w:val="Normal"/>
    <w:link w:val="FooterChar"/>
    <w:uiPriority w:val="99"/>
    <w:unhideWhenUsed/>
    <w:rsid w:val="006A446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A4466"/>
  </w:style>
  <w:style w:type="paragraph" w:customStyle="1" w:styleId="EndNoteBibliographyTitle">
    <w:name w:val="EndNote Bibliography Title"/>
    <w:basedOn w:val="Normal"/>
    <w:link w:val="EndNoteBibliographyTitleChar"/>
    <w:rsid w:val="0094291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291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4291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291E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94291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4291E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924E1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24E1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24E1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24E1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24E1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24E1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4E18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2D702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841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71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77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67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14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35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387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338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458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486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64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063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957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357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782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490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774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8274B08B-CD4F-4061-AFEA-64C0172C49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5</TotalTime>
  <Pages>2</Pages>
  <Words>364</Words>
  <Characters>2075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ndyzzq</dc:creator>
  <cp:keywords/>
  <dc:description/>
  <cp:lastModifiedBy>Ziqi Zhou</cp:lastModifiedBy>
  <cp:revision>56</cp:revision>
  <dcterms:created xsi:type="dcterms:W3CDTF">2022-03-14T08:02:00Z</dcterms:created>
  <dcterms:modified xsi:type="dcterms:W3CDTF">2022-12-21T03:45:00Z</dcterms:modified>
</cp:coreProperties>
</file>